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r w:rsidR="00742DB8">
        <w:fldChar w:fldCharType="begin"/>
      </w:r>
      <w:r w:rsidR="00742DB8">
        <w:instrText xml:space="preserve"> SEQ Figure \* ARABIC </w:instrText>
      </w:r>
      <w:r w:rsidR="00742DB8">
        <w:fldChar w:fldCharType="separate"/>
      </w:r>
      <w:r w:rsidR="0059255E">
        <w:rPr>
          <w:noProof/>
        </w:rPr>
        <w:t>1</w:t>
      </w:r>
      <w:r w:rsidR="00742DB8">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454F3BA"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50ADF5FD"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w:t>
      </w:r>
      <w:r w:rsidR="00B95961">
        <w:t xml:space="preserve">pilot </w:t>
      </w:r>
      <w:r w:rsidR="00470A72">
        <w:t>data</w:t>
      </w:r>
      <w:r w:rsidR="00741D44">
        <w:t xml:space="preserve"> from our lab</w:t>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r w:rsidR="00742DB8">
        <w:fldChar w:fldCharType="begin"/>
      </w:r>
      <w:r w:rsidR="00742DB8">
        <w:instrText xml:space="preserve"> SEQ Figure \* ARABIC </w:instrText>
      </w:r>
      <w:r w:rsidR="00742DB8">
        <w:fldChar w:fldCharType="separate"/>
      </w:r>
      <w:r w:rsidR="0059255E">
        <w:rPr>
          <w:noProof/>
        </w:rPr>
        <w:t>2</w:t>
      </w:r>
      <w:r w:rsidR="00742DB8">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quickpsy” package.</w:t>
      </w:r>
      <w:r w:rsidR="00D0583D">
        <w:t xml:space="preserve"> We fit separate psychometric functions for each self-motion condition, participant and object velocity.</w:t>
      </w:r>
      <w:r w:rsidR="00F31EC0">
        <w:t xml:space="preserve"> Then, we can use the plo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From the quickpsy object, we can extract the estimates for means and standard deviations of the fitted cumulative Gaussians. We save means and standard deviations in separate tibbles.</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PSE_Differenc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JND_Difference. While the standard deviation of the fitted Cummulative Gaussian is not the same as the JND, </w:t>
      </w:r>
      <w:r w:rsidR="009F7126">
        <w:t>they are proportional. Since JND_Differenc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r>
        <w:t>Mean_Standard is the mean PSE across participants for the “no motion” condition</w:t>
      </w:r>
      <w:r w:rsidR="00E824A3">
        <w:t>, after normalizing it by adding the mean target velocity and dividing this sum by the mean target velocity</w:t>
      </w:r>
      <w:r>
        <w:t>, and “</w:t>
      </w:r>
      <w:r w:rsidRPr="00A239DF">
        <w:t>Multiplicator_SD_Standard</w:t>
      </w:r>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r w:rsidRPr="00900E45">
        <w:t>ResponseFunction”</w:t>
      </w:r>
      <w:r>
        <w:t xml:space="preserve"> and determine their standard deviation or scale, respectively, we can use the fitdistr() function from the MASS package to determine the best fit for each PEST.</w:t>
      </w:r>
      <w:r w:rsidR="000339F5">
        <w:t xml:space="preserve"> To get the normalized value, we use the function to fit Gaussian and Cauchy functions to the quotient velH_Pest/velH</w:t>
      </w:r>
      <w:r w:rsidR="00E61B72">
        <w:t>, separately for each congruency condition, participant and target velocity.</w:t>
      </w:r>
      <w:r w:rsidR="00912BEC">
        <w:t xml:space="preserve"> We furthermore extract the loglikelihood from the fit as a measure of modelfi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r w:rsidR="00742DB8">
        <w:fldChar w:fldCharType="begin"/>
      </w:r>
      <w:r w:rsidR="00742DB8">
        <w:instrText xml:space="preserve"> SEQ Figure \* ARABIC </w:instrText>
      </w:r>
      <w:r w:rsidR="00742DB8">
        <w:fldChar w:fldCharType="separate"/>
      </w:r>
      <w:r w:rsidR="0059255E">
        <w:rPr>
          <w:noProof/>
        </w:rPr>
        <w:t>3</w:t>
      </w:r>
      <w:r w:rsidR="00742DB8">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325DD9D2"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w:t>
      </w:r>
      <w:r w:rsidR="00E402C1">
        <w:rPr>
          <w:noProof/>
        </w:rPr>
        <w:t>ate</w:t>
      </w:r>
      <w:r>
        <w:rPr>
          <w:noProof/>
        </w:rPr>
        <w:t xml:space="preser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7419AD70">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r w:rsidR="00742DB8">
        <w:fldChar w:fldCharType="begin"/>
      </w:r>
      <w:r w:rsidR="00742DB8">
        <w:instrText xml:space="preserve"> SEQ Figure \* ARABIC </w:instrText>
      </w:r>
      <w:r w:rsidR="00742DB8">
        <w:fldChar w:fldCharType="separate"/>
      </w:r>
      <w:r>
        <w:rPr>
          <w:noProof/>
        </w:rPr>
        <w:t>4</w:t>
      </w:r>
      <w:r w:rsidR="00742DB8">
        <w:rPr>
          <w:noProof/>
        </w:rP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lastRenderedPageBreak/>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RCall implementation </w:t>
      </w:r>
      <w:r w:rsidR="00584883">
        <w:t>to obtain lme4 fits.</w:t>
      </w:r>
      <w:r w:rsidR="005C5D3C">
        <w:t xml:space="preserve"> We also tried using lme4 natively in R and found by-and-large the same fitting durations as when calling lme4 through RCall from the Julia script. Using RCall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PSE_Difference = JND_Difference = 0; and “Small Effect”, PSE_Difference = 0.025 and JND_Differenc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justified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Nelder-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nloptwrap</w:t>
      </w:r>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lmerTest, and natively in the MixedModels.jl package in Julia) and Likelihood Ratio Tests.</w:t>
      </w:r>
    </w:p>
    <w:p w14:paraId="196DC156" w14:textId="75F4AA1D" w:rsidR="00025BE8" w:rsidRDefault="00025BE8" w:rsidP="00025BE8">
      <w:pPr>
        <w:pStyle w:val="Heading4"/>
      </w:pPr>
      <w:r>
        <w:t>nAGQ</w:t>
      </w:r>
      <w:r w:rsidR="00BE718C">
        <w:t xml:space="preserve"> = 0/fast = true</w:t>
      </w:r>
    </w:p>
    <w:p w14:paraId="3653253C" w14:textId="560C1F9F" w:rsidR="007D7850" w:rsidRDefault="00BE718C" w:rsidP="006F56CE">
      <w:pPr>
        <w:jc w:val="both"/>
      </w:pPr>
      <w:r>
        <w:t>Furthermore, both the lme4 implementation in R and the MixedModels.jl implementation in Julia offer the possibility to trade-off accuracy for higher speed (nAGP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nloptwrap”</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in their nAGQ=</w:t>
      </w:r>
      <w:r w:rsidR="006F3896">
        <w:t>0</w:t>
      </w:r>
      <w:r w:rsidR="00CD2772">
        <w:t>/fast=true versions.</w:t>
      </w:r>
      <w:r w:rsidR="006F3896">
        <w:t xml:space="preserve"> All other implementations (the nAGQ=1/fast=false versions of the BOBYQA implementations, the </w:t>
      </w:r>
      <w:r w:rsidR="0049397C">
        <w:t xml:space="preserve">default </w:t>
      </w:r>
      <w:r w:rsidR="006F3896">
        <w:t xml:space="preserve">BOBYQA implementations from the lme4 package, </w:t>
      </w:r>
      <w:r w:rsidR="0049397C">
        <w:t xml:space="preserve">and all Nelder-Mead implementations) are much </w:t>
      </w:r>
      <w:r w:rsidR="0049397C">
        <w:lastRenderedPageBreak/>
        <w:t>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nloptwrap), fast; R: BOBYQA (nloptwrap),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4"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4"/>
      <w:r>
        <w:t xml:space="preserve">: Median durations to fit GLMMs in different languages and with different configurations (color-coded), for datasets of different sizes. We illustrate the durations for 10, 12, 14, 16, 18 and 20 participants (x axis), 30, 40, 50 and 60 trials per staircase (columns of panels) and no effect (PSE_Difference = JND_Difference = 0) and a small effect (PSE_Difference = 0.025 and JND_Differenc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Only the fastest four configurations, from fastest to slowest: Julia: BOYQA, fast; R: nloptwrap, fast; R: nloptwrap,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r>
        <w:t>Nelder-Mead, nAGQ=1</w:t>
      </w:r>
      <w:r w:rsidR="007C5C32">
        <w:t>”). This method yields a ratio where a value of below 1 indicates that the optimizer configuration in question makes for better fits than “R: Nelder-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Nelder-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5" w:name="_Ref40753512"/>
      <w:r>
        <w:t xml:space="preserve">Figure </w:t>
      </w:r>
      <w:r w:rsidR="00742DB8">
        <w:fldChar w:fldCharType="begin"/>
      </w:r>
      <w:r w:rsidR="00742DB8">
        <w:instrText xml:space="preserve"> SEQ Figure \* ARABIC </w:instrText>
      </w:r>
      <w:r w:rsidR="00742DB8">
        <w:fldChar w:fldCharType="separate"/>
      </w:r>
      <w:r>
        <w:rPr>
          <w:noProof/>
        </w:rPr>
        <w:t>7</w:t>
      </w:r>
      <w:r w:rsidR="00742DB8">
        <w:rPr>
          <w:noProof/>
        </w:rPr>
        <w:fldChar w:fldCharType="end"/>
      </w:r>
      <w:bookmarkEnd w:id="5"/>
      <w:r>
        <w:t>: Median difference between each combination of configurations (color-coded) and the “R: Nelder-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nAQP = 0 R implementations and all Julia implementations give false positive rates of 10 to 20 %, in comparison to the expected 5 %.</w:t>
      </w:r>
      <w:r w:rsidR="008419C4">
        <w:t xml:space="preserve"> </w:t>
      </w:r>
      <w:r w:rsidR="008A772E">
        <w:t xml:space="preserve">Only the three nAQP = 1 R implementations yield acceptable false positive rates. </w:t>
      </w:r>
      <w:r w:rsidR="008419C4">
        <w:t>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w:t>
      </w:r>
      <w:r w:rsidR="008A772E">
        <w:t xml:space="preserve">ith the exception of “R: nloptwrap,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ConditionOfInterest” and “Difference”), and </w:t>
      </w:r>
      <w:r w:rsidR="006B7EAD">
        <w:t>the next simplest</w:t>
      </w:r>
      <w:r w:rsidR="008419C4">
        <w:t xml:space="preserve"> model that doesn’t contain it (ConditionOfInterest and Difference as main effects, but not their interaction)</w:t>
      </w:r>
      <w:r w:rsidR="006B7EAD">
        <w:t xml:space="preserve"> as null model</w:t>
      </w:r>
      <w:r w:rsidR="008419C4">
        <w:t>. That is, two models need to fitted to obtain one p value instead of just one.</w:t>
      </w:r>
      <w:r w:rsidR="006F123C">
        <w:t xml:space="preserve"> We used the fast method of fitting GLMMs for each program (“R: BOBYQA (nloptwrap), fast” and “Julia: BOBYQA, fast”) and compared them with the Likelihood Ratio Test implemented in the stats::anova() function in R, and the MixedModels::LikelihoodRatioTest()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6" w:name="_Ref40754554"/>
      <w:r>
        <w:t xml:space="preserve">Figure </w:t>
      </w:r>
      <w:r w:rsidR="00742DB8">
        <w:fldChar w:fldCharType="begin"/>
      </w:r>
      <w:r w:rsidR="00742DB8">
        <w:instrText xml:space="preserve"> SEQ Figure \* AR</w:instrText>
      </w:r>
      <w:r w:rsidR="00742DB8">
        <w:instrText xml:space="preserve">ABIC </w:instrText>
      </w:r>
      <w:r w:rsidR="00742DB8">
        <w:fldChar w:fldCharType="separate"/>
      </w:r>
      <w:r>
        <w:rPr>
          <w:noProof/>
        </w:rPr>
        <w:t>5</w:t>
      </w:r>
      <w:r w:rsidR="00742DB8">
        <w:rPr>
          <w:noProof/>
        </w:rPr>
        <w:fldChar w:fldCharType="end"/>
      </w:r>
      <w:bookmarkEnd w:id="6"/>
      <w:r>
        <w:t>: Frequency of p values per bin of 0.05 for different fitting methods. The gradient from blue over red to orange indicates the frequency. A. P values for PSE differences when there is no effect (PSE_Difference = 0). B. P values for JND differences when there is no effect (JND_Difference = 0). C. P values for PSE differences when there is a small effect (PSE_difference = 0.025). C. P values for JND differences when there is a small effect (JND_Differenc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nloptwrap implementation of the BOBYQA algorithm, with nAQP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MixedModels::LikelihoodRatioTes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 xml:space="preserve">Fitting GLMMs in R with the BOBYQA implementation from the “nloptwrap” package and the slower nAQP = 1 </w:t>
      </w:r>
      <w:r w:rsidR="00AD1ECE">
        <w:t xml:space="preserve">option. This version is slightly slower than version (1), but still fast enough, and it doesn’t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E402C1" w:rsidRDefault="00E402C1">
      <w:pPr>
        <w:pStyle w:val="CommentText"/>
      </w:pPr>
      <w:r>
        <w:rPr>
          <w:rStyle w:val="CommentReference"/>
        </w:rPr>
        <w:annotationRef/>
      </w:r>
      <w:r>
        <w:t>(ANALYTIC WAY TO DO THAT?)</w:t>
      </w:r>
    </w:p>
  </w:comment>
  <w:comment w:id="1" w:author="Björn Jörges" w:date="2020-04-07T01:55:00Z" w:initials="BJ">
    <w:p w14:paraId="187772CB" w14:textId="397B870D" w:rsidR="00E402C1" w:rsidRDefault="00E402C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073423" w14:textId="77777777" w:rsidR="00742DB8" w:rsidRDefault="00742DB8" w:rsidP="002C019E">
      <w:pPr>
        <w:spacing w:after="0" w:line="240" w:lineRule="auto"/>
      </w:pPr>
      <w:r>
        <w:separator/>
      </w:r>
    </w:p>
  </w:endnote>
  <w:endnote w:type="continuationSeparator" w:id="0">
    <w:p w14:paraId="49AEA784" w14:textId="77777777" w:rsidR="00742DB8" w:rsidRDefault="00742DB8"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F62613" w14:textId="77777777" w:rsidR="00742DB8" w:rsidRDefault="00742DB8" w:rsidP="002C019E">
      <w:pPr>
        <w:spacing w:after="0" w:line="240" w:lineRule="auto"/>
      </w:pPr>
      <w:r>
        <w:separator/>
      </w:r>
    </w:p>
  </w:footnote>
  <w:footnote w:type="continuationSeparator" w:id="0">
    <w:p w14:paraId="35199C07" w14:textId="77777777" w:rsidR="00742DB8" w:rsidRDefault="00742DB8"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41D44"/>
    <w:rsid w:val="00742DB8"/>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274F7"/>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93D0E"/>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5961"/>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43EBC"/>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2C1"/>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47</TotalTime>
  <Pages>1</Pages>
  <Words>31664</Words>
  <Characters>180488</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4</cp:revision>
  <dcterms:created xsi:type="dcterms:W3CDTF">2020-04-06T22:30:00Z</dcterms:created>
  <dcterms:modified xsi:type="dcterms:W3CDTF">2020-06-29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